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334549"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6D6DAD2D" wp14:editId="2399936E">
                <wp:simplePos x="0" y="0"/>
                <wp:positionH relativeFrom="column">
                  <wp:posOffset>-1786577</wp:posOffset>
                </wp:positionH>
                <wp:positionV relativeFrom="margin">
                  <wp:posOffset>3985469</wp:posOffset>
                </wp:positionV>
                <wp:extent cx="7533005" cy="388961"/>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961"/>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D6DAD2D" id="_x0000_t202" coordsize="21600,21600" o:spt="202" path="m,l,21600r21600,l21600,xe">
                <v:stroke joinstyle="miter"/>
                <v:path gradientshapeok="t" o:connecttype="rect"/>
              </v:shapetype>
              <v:shape id="Textfeld 5" o:spid="_x0000_s1026" type="#_x0000_t202" style="position:absolute;left:0;text-align:left;margin-left:-140.7pt;margin-top:313.8pt;width:593.15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638BBD6" wp14:editId="698AC24D">
                <wp:simplePos x="0" y="0"/>
                <wp:positionH relativeFrom="column">
                  <wp:posOffset>-1786577</wp:posOffset>
                </wp:positionH>
                <wp:positionV relativeFrom="margin">
                  <wp:posOffset>3473677</wp:posOffset>
                </wp:positionV>
                <wp:extent cx="7533005" cy="509782"/>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782"/>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38BBD6" id="Textfeld 2" o:spid="_x0000_s1027" type="#_x0000_t202" style="position:absolute;left:0;text-align:left;margin-left:-140.7pt;margin-top:273.5pt;width:593.15pt;height:4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C910CB" w:rsidRPr="00257D83">
        <w:rPr>
          <w:noProof/>
          <w:lang w:val="en-US" w:eastAsia="en-US"/>
        </w:rPr>
        <mc:AlternateContent>
          <mc:Choice Requires="wps">
            <w:drawing>
              <wp:anchor distT="0" distB="0" distL="114300" distR="114300" simplePos="0" relativeHeight="251658240" behindDoc="0" locked="0" layoutInCell="1" allowOverlap="1" wp14:anchorId="0B4D01B5" wp14:editId="2447284A">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D01B5" id="Textfeld 1" o:spid="_x0000_s1028"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8E166D0" wp14:editId="5A3221C9">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F080D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A40862" w:rsidRPr="00257D83">
        <w:t xml:space="preserve"> </w:t>
      </w:r>
      <w:r w:rsidR="00A40862" w:rsidRPr="00257D83">
        <w:fldChar w:fldCharType="begin"/>
      </w:r>
      <w:r w:rsidR="00DB4F42">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fldChar w:fldCharType="separate"/>
      </w:r>
      <w:bookmarkStart w:id="1" w:name="_CTVP00108ef6b9d97764ab0b052da2c1b92b544"/>
      <w:r w:rsidR="00714468">
        <w:t>(Tim Berners-Lee 2009)</w:t>
      </w:r>
      <w:bookmarkEnd w:id="1"/>
      <w:r w:rsidR="00A40862" w:rsidRPr="00257D83">
        <w:fldChar w:fldCharType="end"/>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70CE4" w:rsidRPr="00257D83">
        <w:t xml:space="preserve">Semantic Web, Linked Data,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Es ist heut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 </w:t>
      </w:r>
      <w:r w:rsidR="003D6316" w:rsidRPr="00257D83">
        <w:fldChar w:fldCharType="begin"/>
      </w:r>
      <w:r w:rsidR="00D60D0A">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4oU2Fua2FyI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W5rYXIgMjAxMik8L1RleHQ+DQogICAgPC9UZXh0VW5pdD4NCiAgPC9UZXh0VW5pdHM+DQo8L1BsYWNlaG9sZGVyPg==</w:instrText>
      </w:r>
      <w:r w:rsidR="003D6316" w:rsidRPr="00257D83">
        <w:fldChar w:fldCharType="separate"/>
      </w:r>
      <w:bookmarkStart w:id="4" w:name="_CTVP001bd3e249d868648ec84e982e8e953f52e"/>
      <w:r w:rsidR="00D60D0A">
        <w:t>(</w:t>
      </w:r>
      <w:proofErr w:type="spellStart"/>
      <w:r w:rsidR="00D60D0A">
        <w:t>Sankar</w:t>
      </w:r>
      <w:proofErr w:type="spellEnd"/>
      <w:r w:rsidR="00D60D0A">
        <w:t xml:space="preserve"> 2012)</w:t>
      </w:r>
      <w:bookmarkEnd w:id="4"/>
      <w:r w:rsidR="003D6316" w:rsidRPr="00257D83">
        <w:fldChar w:fldCharType="end"/>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 xml:space="preserve">Schema.org </w:t>
      </w:r>
      <w:r w:rsidRPr="00257D83">
        <w:fldChar w:fldCharType="begin"/>
      </w:r>
      <w:r w:rsidR="00DB4F42">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1dGhvcnM+DQogICAgICAgICAgPFBlcnNvbj4NCiAgICAgICAgICAgIDxMYXN0TmFtZT5Hb29nbGUgSW5jLiwgWWFob28gSW5jLiwgTWljcm9zb2Z0IENvcnBvcmF0aW9uIGFuZCB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wgTWljcm9zb2Z0IENvcnBvcmF0aW9uIGFuZCBZYW5kZXgg4oCTIHNjaGVtYS5vcmc8L1Nob3J0VGl0bGU+DQogICAgICAgIDxUaXRsZT5zY2hlbWEub3JnPC9UaXRsZT4NCiAgICAgIDwvUmVmZXJlbmNlPg0KICAgIDwvRW50cnk+DQogIDwvRW50cmllcz4NCiAgPFRleHQ+KEdvb2dsZSBJbmMuLCBZYWhvbyBJbmMuLCBNaWNyb3NvZnQgQ29ycG9yYXRpb24gYW5kIFlhbmRle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LCBZYWhvbyBJbmMuLCBNaWNyb3NvZnQgQ29ycG9yYXRpb24gYW5kIFlhbmRleCk8L1RleHQ+DQogICAgPC9UZXh0VW5pdD4NCiAgPC9UZXh0VW5pdHM+DQo8L1BsYWNlaG9sZGVyPg==</w:instrText>
      </w:r>
      <w:r w:rsidRPr="00257D83">
        <w:fldChar w:fldCharType="separate"/>
      </w:r>
      <w:bookmarkStart w:id="5" w:name="_CTVP0010cd37c73fc0f43349ae7f164c68ab762"/>
      <w:r w:rsidR="00714468">
        <w:t xml:space="preserve">(Google Inc., Yahoo Inc., Microsoft Corporation </w:t>
      </w:r>
      <w:proofErr w:type="spellStart"/>
      <w:r w:rsidR="00714468">
        <w:t>and</w:t>
      </w:r>
      <w:proofErr w:type="spellEnd"/>
      <w:r w:rsidR="00714468">
        <w:t xml:space="preserve"> </w:t>
      </w:r>
      <w:proofErr w:type="spellStart"/>
      <w:r w:rsidR="00714468">
        <w:t>Yandex</w:t>
      </w:r>
      <w:proofErr w:type="spellEnd"/>
      <w:r w:rsidR="00714468">
        <w:t>)</w:t>
      </w:r>
      <w:bookmarkEnd w:id="5"/>
      <w:r w:rsidRPr="00257D83">
        <w:fldChar w:fldCharType="end"/>
      </w:r>
      <w:r w:rsidRPr="00257D83">
        <w:t xml:space="preserve"> ist Projekt von Goo</w:t>
      </w:r>
      <w:r w:rsidR="00DC7E62">
        <w:t>gle, Yahoo, Microsoft, etc.,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 </w:t>
      </w:r>
      <w:r w:rsidR="00E962F5" w:rsidRPr="00257D83">
        <w:fldChar w:fldCharType="begin"/>
      </w:r>
      <w:r w:rsidR="00DB4F42">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fldChar w:fldCharType="separate"/>
      </w:r>
      <w:bookmarkStart w:id="6" w:name="_CTVP001138f9fe545874453a741558e17134e36"/>
      <w:r w:rsidR="00714468">
        <w:t xml:space="preserve">(Facebook </w:t>
      </w:r>
      <w:proofErr w:type="spellStart"/>
      <w:r w:rsidR="00714468">
        <w:t>October</w:t>
      </w:r>
      <w:proofErr w:type="spellEnd"/>
      <w:r w:rsidR="00714468">
        <w:t xml:space="preserve"> 20th, 2014)</w:t>
      </w:r>
      <w:bookmarkEnd w:id="6"/>
      <w:r w:rsidR="00E962F5" w:rsidRPr="00257D83">
        <w:fldChar w:fldCharType="end"/>
      </w:r>
      <w:r w:rsidR="00E962F5" w:rsidRPr="00257D83">
        <w:t>.</w:t>
      </w:r>
    </w:p>
    <w:p w:rsidR="00A5676A" w:rsidRPr="00257D83" w:rsidRDefault="00A5676A" w:rsidP="00710BCA">
      <w:r w:rsidRPr="00257D83">
        <w:t xml:space="preserve">Auch Forschung und Industrie haben die Semantic Web Technologien aufgenommen um übergreifende Standards zu schaffen, wie etwa das SKOS Modell </w:t>
      </w:r>
      <w:r w:rsidRPr="00257D83">
        <w:fldChar w:fldCharType="begin"/>
      </w:r>
      <w:r w:rsidR="00DB4F42">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fldChar w:fldCharType="separate"/>
      </w:r>
      <w:bookmarkStart w:id="7" w:name="_CTVP00149434ad924d64549a8799e501e5501a4"/>
      <w:r w:rsidR="00714468">
        <w:t>(Antoine Isaac, Ed Summers 2009)</w:t>
      </w:r>
      <w:bookmarkEnd w:id="7"/>
      <w:r w:rsidRPr="00257D83">
        <w:fldChar w:fldCharType="end"/>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haben RDFa </w:t>
      </w:r>
      <w:r w:rsidRPr="00257D83">
        <w:fldChar w:fldCharType="begin"/>
      </w:r>
      <w:r w:rsidR="00DB4F42">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fldChar w:fldCharType="separate"/>
      </w:r>
      <w:bookmarkStart w:id="8" w:name="_CTVP001f197651bc2be4259913a1a1175da501a"/>
      <w:r w:rsidR="00714468">
        <w:t xml:space="preserve">(Manu </w:t>
      </w:r>
      <w:proofErr w:type="spellStart"/>
      <w:r w:rsidR="00714468">
        <w:t>Sporny</w:t>
      </w:r>
      <w:proofErr w:type="spellEnd"/>
      <w:r w:rsidR="00714468">
        <w:t xml:space="preserve"> 2013)</w:t>
      </w:r>
      <w:bookmarkEnd w:id="8"/>
      <w:r w:rsidRPr="00257D83">
        <w:fldChar w:fldCharType="end"/>
      </w:r>
      <w:r w:rsidRPr="00257D83">
        <w:t xml:space="preserve"> und Microdata </w:t>
      </w:r>
      <w:r w:rsidRPr="00257D83">
        <w:fldChar w:fldCharType="begin"/>
      </w:r>
      <w:r w:rsidR="00DB4F42">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fldChar w:fldCharType="separate"/>
      </w:r>
      <w:bookmarkStart w:id="9" w:name="_CTVP0011fa2ed651d8f452c928bfae688b21d10"/>
      <w:r w:rsidR="00714468">
        <w:t xml:space="preserve">(Ian </w:t>
      </w:r>
      <w:proofErr w:type="spellStart"/>
      <w:r w:rsidR="00714468">
        <w:t>Hickson</w:t>
      </w:r>
      <w:proofErr w:type="spellEnd"/>
      <w:r w:rsidR="00714468">
        <w:t xml:space="preserve"> 2014)</w:t>
      </w:r>
      <w:bookmarkEnd w:id="9"/>
      <w:r w:rsidRPr="00257D83">
        <w:fldChar w:fldCharType="end"/>
      </w:r>
      <w:r w:rsidRPr="00257D83">
        <w:t xml:space="preserve">, die beide auf XML basieren. Steigende Verbreitung hat aktuell JSON-LD </w:t>
      </w:r>
      <w:r w:rsidRPr="00257D83">
        <w:fldChar w:fldCharType="begin"/>
      </w:r>
      <w:r w:rsidR="00DB4F42">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fldChar w:fldCharType="separate"/>
      </w:r>
      <w:bookmarkStart w:id="10" w:name="_CTVP001d6e941770c43485da21b9b80839eb2c6"/>
      <w:r w:rsidR="00714468">
        <w:t xml:space="preserve">(Manu </w:t>
      </w:r>
      <w:proofErr w:type="spellStart"/>
      <w:r w:rsidR="00714468">
        <w:t>Sporny</w:t>
      </w:r>
      <w:proofErr w:type="spellEnd"/>
      <w:r w:rsidR="00714468">
        <w:t xml:space="preserve"> et al 2014)</w:t>
      </w:r>
      <w:bookmarkEnd w:id="10"/>
      <w:r w:rsidRPr="00257D83">
        <w:fldChar w:fldCharType="end"/>
      </w:r>
      <w:r w:rsidRPr="00257D83">
        <w:t xml:space="preserve">, das auf dem einfachen JSON Datenformat aufbaut. Als textbasiertes Format ist Turtle </w:t>
      </w:r>
      <w:r w:rsidRPr="00257D83">
        <w:fldChar w:fldCharType="begin"/>
      </w:r>
      <w:r w:rsidR="00DB4F42">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fldChar w:fldCharType="separate"/>
      </w:r>
      <w:bookmarkStart w:id="11" w:name="_CTVP001f30913eae0cf481fb5818e275a2bc8a1"/>
      <w:r w:rsidR="00714468">
        <w:t xml:space="preserve">(Gavin Carothers und Eric </w:t>
      </w:r>
      <w:proofErr w:type="spellStart"/>
      <w:r w:rsidR="00714468">
        <w:t>Prud’hommeaux</w:t>
      </w:r>
      <w:proofErr w:type="spellEnd"/>
      <w:r w:rsidR="00714468">
        <w:t xml:space="preserve"> 2013)</w:t>
      </w:r>
      <w:bookmarkEnd w:id="11"/>
      <w:r w:rsidRPr="00257D83">
        <w:fldChar w:fldCharType="end"/>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B4F42">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fldChar w:fldCharType="separate"/>
      </w:r>
      <w:bookmarkStart w:id="12" w:name="_CTVP001deec05e7d2a64eedbce33efc28c4fca0"/>
      <w:r w:rsidR="00714468">
        <w:t xml:space="preserve">(Eric Miller und Frank </w:t>
      </w:r>
      <w:proofErr w:type="spellStart"/>
      <w:r w:rsidR="00714468">
        <w:t>Manola</w:t>
      </w:r>
      <w:proofErr w:type="spellEnd"/>
      <w:r w:rsidR="00714468">
        <w:t xml:space="preserve"> 2004)</w:t>
      </w:r>
      <w:bookmarkEnd w:id="12"/>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4F0FB3">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C66BEA">
        <w:t xml:space="preserve"> </w:t>
      </w:r>
      <w:r w:rsidR="00DC7E62">
        <w:fldChar w:fldCharType="begin"/>
      </w:r>
      <w:r w:rsidR="00DC7E62">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8nUmVnYW4gMjAxMiwgUy4gMTAyKTwvVGV4dD4NCiAgICA8L1RleHRVbml0Pg0KICA8L1RleHRVbml0cz4NCjwvUGxhY2Vob2xkZXI+</w:instrText>
      </w:r>
      <w:r w:rsidR="00DC7E62">
        <w:fldChar w:fldCharType="separate"/>
      </w:r>
      <w:bookmarkStart w:id="14" w:name="_CTVP001d97fce61c1cc435c80c2b8cc857205f7"/>
      <w:r w:rsidR="00DC7E62">
        <w:t>(</w:t>
      </w:r>
      <w:proofErr w:type="spellStart"/>
      <w:r w:rsidR="00DC7E62">
        <w:t>O'Regan</w:t>
      </w:r>
      <w:proofErr w:type="spellEnd"/>
      <w:r w:rsidR="00DC7E62">
        <w:t xml:space="preserve"> 2012, S. 102)</w:t>
      </w:r>
      <w:bookmarkEnd w:id="14"/>
      <w:r w:rsidR="00DC7E62">
        <w:fldChar w:fldCharType="end"/>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t xml:space="preserve"> </w:t>
      </w:r>
      <w:r>
        <w:fldChar w:fldCharType="begin"/>
      </w:r>
      <w:r w:rsidR="00DB4F42">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fldChar w:fldCharType="separate"/>
      </w:r>
      <w:bookmarkStart w:id="15" w:name="_CTVP0018fd7e345456844379e566edbf8d01faa"/>
      <w:r w:rsidR="00714468">
        <w:t>(Nelson)</w:t>
      </w:r>
      <w:bookmarkEnd w:id="15"/>
      <w:r>
        <w:fldChar w:fldCharType="end"/>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 </w:t>
      </w:r>
      <w:r w:rsidR="00B2633A">
        <w:fldChar w:fldCharType="begin"/>
      </w:r>
      <w:r w:rsidR="00B2633A">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UmVhZGluZ09yZGVyPjA8L1JlYWRpbmdPcmRlcj4NCiAgICAgIDxUZXh0PihGcmFuayBHLiBIYWxhc3ogMTk5MCwgUy4gOSk8L1RleHQ+DQogICAgPC9UZXh0VW5pdD4NCiAgPC9UZXh0VW5pdHM+DQo8L1BsYWNlaG9sZGVyPg==</w:instrText>
      </w:r>
      <w:r w:rsidR="00B2633A">
        <w:fldChar w:fldCharType="separate"/>
      </w:r>
      <w:bookmarkStart w:id="16" w:name="_CTVP0012653e615c4564616bfd3f59231ed7546"/>
      <w:r w:rsidR="00B2633A">
        <w:t xml:space="preserve">(Frank G. </w:t>
      </w:r>
      <w:proofErr w:type="spellStart"/>
      <w:r w:rsidR="00B2633A">
        <w:t>Halasz</w:t>
      </w:r>
      <w:proofErr w:type="spellEnd"/>
      <w:r w:rsidR="00B2633A">
        <w:t xml:space="preserve"> 1990, S. 9)</w:t>
      </w:r>
      <w:bookmarkEnd w:id="16"/>
      <w:r w:rsidR="00B2633A">
        <w:fldChar w:fldCharType="end"/>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 </w:t>
      </w:r>
      <w:r w:rsidR="006F48AF">
        <w:fldChar w:fldCharType="begin"/>
      </w:r>
      <w:r w:rsidR="00DB4F42">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fldChar w:fldCharType="separate"/>
      </w:r>
      <w:bookmarkStart w:id="17" w:name="_CTVP001c14778e76b634ef485cb4cbc6e6cd8f0"/>
      <w:r w:rsidR="00714468">
        <w:t>(Hendrik Arndt 2006, S. 153–154)</w:t>
      </w:r>
      <w:bookmarkEnd w:id="17"/>
      <w:r w:rsidR="006F48AF">
        <w:fldChar w:fldCharType="end"/>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 xml:space="preserve">A Uniform Resourc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Pr="001F1276">
        <w:t xml:space="preserve"> </w:t>
      </w:r>
      <w:bookmarkEnd w:id="18"/>
      <w:r>
        <w:fldChar w:fldCharType="begin"/>
      </w:r>
      <w:r>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fldChar w:fldCharType="separate"/>
      </w:r>
      <w:bookmarkStart w:id="19" w:name="_CTVP0012d370a133f8247b6b145d225e0f7a32e"/>
      <w:r>
        <w:t>(Tim Berners-Lee et al. 2005)</w:t>
      </w:r>
      <w:bookmarkEnd w:id="19"/>
      <w:r>
        <w:fldChar w:fldCharType="end"/>
      </w:r>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4F0FB3">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B529BC" w:rsidRPr="00B529BC" w:rsidRDefault="007A1146" w:rsidP="00B529BC">
      <w:r>
        <w:t>URIs</w:t>
      </w:r>
      <w:r w:rsidR="00B529BC">
        <w:t xml:space="preserve"> </w:t>
      </w:r>
      <w:r w:rsidR="00B529BC">
        <w:fldChar w:fldCharType="begin"/>
      </w:r>
      <w:r w:rsidR="00B529BC">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yMDA1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IwMDUg4oCTIFVuaWZvcm0gUmVzb3VyY2UgSWRlbnRpZmllciBVUkk8L1Nob3J0VGl0bGU+DQogICAgICAgIDxUaXRsZT5Vbmlmb3JtIFJlc291cmNlIElkZW50aWZpZXIgKFVSSSk6IEdlbmVyaWMgU3ludGF4PC9UaXRsZT4NCiAgICAgIDwvUmVmZXJlbmNlPg0KICAgIDwvRW50cnk+DQogIDwvRW50cmllcz4NCiAgPFRleHQ+KFRpbSBCZXJuZXJzLUxlZSBldCBhbC4g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wNSk8L1RleHQ+DQogICAgPC9UZXh0VW5pdD4NCiAgPC9UZXh0VW5pdHM+DQo8L1BsYWNlaG9sZGVyPg==</w:instrText>
      </w:r>
      <w:r w:rsidR="00B529BC">
        <w:fldChar w:fldCharType="separate"/>
      </w:r>
      <w:bookmarkStart w:id="20" w:name="_CTVP00118e0d9152bf34ed991248dcc3889098a"/>
      <w:r w:rsidR="00B529BC">
        <w:t>(Tim Berners-Lee et al. 2005)</w:t>
      </w:r>
      <w:bookmarkEnd w:id="20"/>
      <w:r w:rsidR="00B529BC">
        <w:fldChar w:fldCharType="end"/>
      </w:r>
      <w:r w:rsidR="00B529BC">
        <w:t xml:space="preserve"> wurden vom der IETF standardisiert. Eine interessante Zusammenfassung (und Symbiose) verschiedener älterer Hypertext Systeme ist das Dexter Modell </w:t>
      </w:r>
      <w:r w:rsidR="00B529BC">
        <w:fldChar w:fldCharType="begin"/>
      </w:r>
      <w:r w:rsidR="00B529BC">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FBhZ2VDb3VudD40MDwvUGFnZUNvdW50Pg0KICAgICAgICA8U2hvcnRUaXRsZT5GcmFuayBHLiBIYWxhc3ogMTk5MCDigJMgVGhlIERleHRlciBIeXBlcnRleHQgUmVmZXJlbmNlIE1vZGVsPC9TaG9ydFRpdGxlPg0KICAgICAgICA8VGl0bGU+VGhlIERleHRlciBIeXBlcnRleHQgUmVmZXJlbmNlIE1vZGVsPC9UaXRsZT4NCiAgICAgICAgPFllYXI+MTk5MDwvWWVhcj4NCiAgICAgIDwvUmVmZXJlbmNlPg0KICAgIDwvRW50cnk+DQogIDwvRW50cmllcz4NCiAgPFRleHQ+KEZyYW5rIEcuIEhhbGFzeiAxOTk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nJhbmsgRy4gSGFsYXN6IDE5OTApPC9UZXh0Pg0KICAgIDwvVGV4dFVuaXQ+DQogIDwvVGV4dFVuaXRzPg0KPC9QbGFjZWhvbGRlcj4=</w:instrText>
      </w:r>
      <w:r w:rsidR="00B529BC">
        <w:fldChar w:fldCharType="separate"/>
      </w:r>
      <w:bookmarkStart w:id="21" w:name="_CTVP001ddedffe919f64fdb8cdf839bc7bcf81f"/>
      <w:r w:rsidR="00B529BC">
        <w:t xml:space="preserve">(Frank G. </w:t>
      </w:r>
      <w:proofErr w:type="spellStart"/>
      <w:r w:rsidR="00B529BC">
        <w:t>Halasz</w:t>
      </w:r>
      <w:proofErr w:type="spellEnd"/>
      <w:r w:rsidR="00B529BC">
        <w:t xml:space="preserve"> 1990)</w:t>
      </w:r>
      <w:bookmarkEnd w:id="21"/>
      <w:r w:rsidR="00B529BC">
        <w:fldChar w:fldCharType="end"/>
      </w:r>
      <w:r w:rsidR="00B529BC">
        <w:t xml:space="preserve">. </w:t>
      </w:r>
    </w:p>
    <w:p w:rsidR="00710BCA" w:rsidRPr="00257D83" w:rsidRDefault="00B259A3" w:rsidP="001368E7">
      <w:pPr>
        <w:pStyle w:val="berschrift2"/>
      </w:pPr>
      <w:bookmarkStart w:id="22" w:name="_Ref402534114"/>
      <w:r>
        <w:t>Graphen</w:t>
      </w:r>
      <w:bookmarkEnd w:id="22"/>
      <w:r w:rsidR="00D94118">
        <w:t>struktur</w:t>
      </w:r>
    </w:p>
    <w:p w:rsidR="002D6FD7" w:rsidRDefault="002D6FD7" w:rsidP="0064641C">
      <w:r>
        <w:t xml:space="preserve">Es gibt eine Vielzahl von Datenstrukturen: Von einfachen Listen über Tabellen und Baumstrukturen </w:t>
      </w:r>
      <w:bookmarkStart w:id="23" w:name="_GoBack"/>
      <w:bookmarkEnd w:id="23"/>
      <w:r>
        <w:t>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 </w:t>
      </w:r>
      <w:r>
        <w:fldChar w:fldCharType="begin"/>
      </w:r>
      <w:r w:rsidR="00DB4F42">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fldChar w:fldCharType="separate"/>
      </w:r>
      <w:bookmarkStart w:id="24" w:name="_CTVP00136e0079fdceb464fa4b064fd9a6498bc"/>
      <w:r w:rsidR="00714468">
        <w:t>(Hitzler 2007, S. 43)</w:t>
      </w:r>
      <w:bookmarkEnd w:id="24"/>
      <w:r>
        <w:fldChar w:fldCharType="end"/>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lastRenderedPageBreak/>
        <w:t xml:space="preserve">Das Semantic Web ist graphenorientiert. RDF Triples bestehen aus URIs. Sobald mehrere Aussagen (Triples) sich auf </w:t>
      </w:r>
      <w:r w:rsidR="007908B9">
        <w:t>die gleiche</w:t>
      </w:r>
      <w:r>
        <w:t xml:space="preserve"> URI bezieh</w:t>
      </w:r>
      <w:r w:rsidR="00E9689F">
        <w:t>en</w:t>
      </w:r>
      <w:r w:rsidR="007908B9">
        <w:t>, verknüpfen sich diese Aussagen zu einem gerichtetem, benannten Multigraphen (</w:t>
      </w:r>
      <w:proofErr w:type="spellStart"/>
      <w:r w:rsidR="007908B9">
        <w:t>labeled</w:t>
      </w:r>
      <w:proofErr w:type="spellEnd"/>
      <w:r w:rsidR="007908B9">
        <w:t xml:space="preserve">, </w:t>
      </w:r>
      <w:proofErr w:type="spellStart"/>
      <w:r w:rsidR="007908B9">
        <w:t>directed</w:t>
      </w:r>
      <w:proofErr w:type="spellEnd"/>
      <w:r w:rsidR="007908B9">
        <w:t xml:space="preserve"> multi-graph)</w:t>
      </w:r>
      <w:r w:rsidR="00CA7F2F">
        <w:t xml:space="preserve"> </w:t>
      </w:r>
      <w:r w:rsidR="00CA7F2F">
        <w:fldChar w:fldCharType="begin"/>
      </w:r>
      <w:r w:rsidR="00CA7F2F">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CA7F2F">
        <w:fldChar w:fldCharType="separate"/>
      </w:r>
      <w:bookmarkStart w:id="25" w:name="_CTVP00107599af444474a1bbe6b3e0bb0f1c7bb"/>
      <w:r w:rsidR="00CA7F2F">
        <w:t>(Wikipedia-Autoren 2013)</w:t>
      </w:r>
      <w:bookmarkEnd w:id="25"/>
      <w:r w:rsidR="00CA7F2F">
        <w:fldChar w:fldCharType="end"/>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w:t>
      </w:r>
      <w:proofErr w:type="spellStart"/>
      <w:r>
        <w:t>Triplestruktur</w:t>
      </w:r>
      <w:proofErr w:type="spellEnd"/>
      <w:r>
        <w:t xml:space="preserve">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B4F42">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fldChar w:fldCharType="separate"/>
      </w:r>
      <w:bookmarkStart w:id="26" w:name="_CTVP0010eed4b10695c4b1bb1658ab0fa05b478"/>
      <w:r w:rsidR="00714468">
        <w:t xml:space="preserve">(Andy </w:t>
      </w:r>
      <w:proofErr w:type="spellStart"/>
      <w:r w:rsidR="00714468">
        <w:t>Seaborne</w:t>
      </w:r>
      <w:proofErr w:type="spellEnd"/>
      <w:r w:rsidR="00714468">
        <w:t xml:space="preserve"> und Steven Harris 2013)</w:t>
      </w:r>
      <w:bookmarkEnd w:id="26"/>
      <w:r>
        <w:fldChar w:fldCharType="end"/>
      </w:r>
      <w:r>
        <w:t xml:space="preserve">. </w:t>
      </w:r>
    </w:p>
    <w:p w:rsidR="00FE723F" w:rsidRDefault="00252AA7" w:rsidP="00FE723F">
      <w:r>
        <w:t xml:space="preserve">Auch unabhängig vom Semantic Web </w:t>
      </w:r>
      <w:r w:rsidR="00FE723F">
        <w:t>gewinnen</w:t>
      </w:r>
      <w:r>
        <w:t xml:space="preserve"> Projekte wie Neo4J </w:t>
      </w:r>
      <w:r>
        <w:fldChar w:fldCharType="begin"/>
      </w:r>
      <w:r w:rsidR="00DB4F42">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fldChar w:fldCharType="separate"/>
      </w:r>
      <w:bookmarkStart w:id="27" w:name="_CTVP001e8dcd43878ce4de4b3fbd50d3641dae2"/>
      <w:r w:rsidR="00714468">
        <w:t>(</w:t>
      </w:r>
      <w:proofErr w:type="spellStart"/>
      <w:r w:rsidR="00714468">
        <w:t>Neo</w:t>
      </w:r>
      <w:proofErr w:type="spellEnd"/>
      <w:r w:rsidR="00714468">
        <w:t xml:space="preserve"> Technology </w:t>
      </w:r>
      <w:proofErr w:type="spellStart"/>
      <w:r w:rsidR="00714468">
        <w:t>Inc</w:t>
      </w:r>
      <w:proofErr w:type="spellEnd"/>
      <w:r w:rsidR="00714468">
        <w:t xml:space="preserve"> 2014)</w:t>
      </w:r>
      <w:bookmarkEnd w:id="27"/>
      <w:r>
        <w:fldChar w:fldCharType="end"/>
      </w:r>
      <w:r>
        <w:t xml:space="preserve"> und graphenorientierte </w:t>
      </w:r>
      <w:r w:rsidR="0075454F">
        <w:t>Abfragesprachen</w:t>
      </w:r>
      <w:r>
        <w:t xml:space="preserve"> wie </w:t>
      </w:r>
      <w:proofErr w:type="spellStart"/>
      <w:r>
        <w:t>Gremlin</w:t>
      </w:r>
      <w:proofErr w:type="spellEnd"/>
      <w:r>
        <w:t xml:space="preserve"> </w:t>
      </w:r>
      <w:r>
        <w:fldChar w:fldCharType="begin"/>
      </w:r>
      <w:r w:rsidR="00DB4F42">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fldChar w:fldCharType="separate"/>
      </w:r>
      <w:bookmarkStart w:id="28" w:name="_CTVP001f4fcd9fe5b8449e4a1590ef6b82055ff"/>
      <w:r w:rsidR="00714468">
        <w:t>(</w:t>
      </w:r>
      <w:proofErr w:type="spellStart"/>
      <w:r w:rsidR="00714468">
        <w:t>TinkerPop</w:t>
      </w:r>
      <w:proofErr w:type="spellEnd"/>
      <w:r w:rsidR="00714468">
        <w:t>)</w:t>
      </w:r>
      <w:bookmarkEnd w:id="28"/>
      <w:r>
        <w:fldChar w:fldCharType="end"/>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4F0FB3">
        <w:t>2.3</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 xml:space="preserve">basieren auf der Beschreibungslogik </w:t>
      </w:r>
      <w:r w:rsidR="00DE0B1F">
        <w:fldChar w:fldCharType="begin"/>
      </w:r>
      <w:r w:rsidR="00DB4F42">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fldChar w:fldCharType="separate"/>
      </w:r>
      <w:bookmarkStart w:id="29" w:name="_CTVP0010161d4488842450fa28c37e9d319d0c0"/>
      <w:r w:rsidR="00714468">
        <w:t xml:space="preserve">(Markus </w:t>
      </w:r>
      <w:proofErr w:type="spellStart"/>
      <w:r w:rsidR="00714468">
        <w:t>Krötzsch</w:t>
      </w:r>
      <w:proofErr w:type="spellEnd"/>
      <w:r w:rsidR="00714468">
        <w:t xml:space="preserve">, </w:t>
      </w:r>
      <w:proofErr w:type="spellStart"/>
      <w:r w:rsidR="00714468">
        <w:t>František</w:t>
      </w:r>
      <w:proofErr w:type="spellEnd"/>
      <w:r w:rsidR="00714468">
        <w:t xml:space="preserve"> </w:t>
      </w:r>
      <w:proofErr w:type="spellStart"/>
      <w:r w:rsidR="00714468">
        <w:t>Simancík</w:t>
      </w:r>
      <w:proofErr w:type="spellEnd"/>
      <w:r w:rsidR="00714468">
        <w:t xml:space="preserve">, Ian </w:t>
      </w:r>
      <w:proofErr w:type="spellStart"/>
      <w:r w:rsidR="00714468">
        <w:t>Horrocks</w:t>
      </w:r>
      <w:proofErr w:type="spellEnd"/>
      <w:r w:rsidR="00714468">
        <w:t>)</w:t>
      </w:r>
      <w:bookmarkEnd w:id="29"/>
      <w:r w:rsidR="00DE0B1F">
        <w:fldChar w:fldCharType="end"/>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lastRenderedPageBreak/>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 xml:space="preserve">Auch hier gibt es mehrere W3C Standards: Das einfachere RDF Schema (RDFS) </w:t>
      </w:r>
      <w:r>
        <w:fldChar w:fldCharType="begin"/>
      </w:r>
      <w:r w:rsidR="00DB4F42">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fldChar w:fldCharType="separate"/>
      </w:r>
      <w:bookmarkStart w:id="30" w:name="_CTVP001d5ae434b777345f8b893cb051d2c2f1a"/>
      <w:r w:rsidR="00714468">
        <w:t xml:space="preserve">(Dan </w:t>
      </w:r>
      <w:proofErr w:type="spellStart"/>
      <w:r w:rsidR="00714468">
        <w:t>Brickley</w:t>
      </w:r>
      <w:proofErr w:type="spellEnd"/>
      <w:r w:rsidR="00714468">
        <w:t xml:space="preserve"> und Ramanathan Guha 2004)</w:t>
      </w:r>
      <w:bookmarkEnd w:id="30"/>
      <w:r>
        <w:fldChar w:fldCharType="end"/>
      </w:r>
      <w:r>
        <w:t xml:space="preserve"> hat die Grundlagen gelegt. Für komplexere Ontologien wurde OWL </w:t>
      </w:r>
      <w:r>
        <w:fldChar w:fldCharType="begin"/>
      </w:r>
      <w:r w:rsidR="00DB4F42">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fldChar w:fldCharType="separate"/>
      </w:r>
      <w:bookmarkStart w:id="31" w:name="_CTVP001c7c15a367adb4bc1b55a5c5d44008750"/>
      <w:r w:rsidR="00714468">
        <w:t xml:space="preserve">(Markus </w:t>
      </w:r>
      <w:proofErr w:type="spellStart"/>
      <w:r w:rsidR="00714468">
        <w:t>Krötzsch</w:t>
      </w:r>
      <w:proofErr w:type="spellEnd"/>
      <w:r w:rsidR="00714468">
        <w:t xml:space="preserve"> et al. 2012)</w:t>
      </w:r>
      <w:bookmarkEnd w:id="31"/>
      <w:r>
        <w:fldChar w:fldCharType="end"/>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Offene Welt Annahme) ist ein alternatives Konzept zur Closed World Assumption</w:t>
      </w:r>
      <w:r w:rsidR="0025194B" w:rsidRPr="00C66BEA">
        <w:t xml:space="preserve"> (CWA)</w:t>
      </w:r>
      <w:r w:rsidRPr="00C66BEA">
        <w:t xml:space="preserve">. </w:t>
      </w:r>
      <w:r w:rsidR="00DB4F42" w:rsidRPr="00C66BEA">
        <w:t xml:space="preserve">Die OWA hat als Grundannahme, dass eine Wissensbasis immer potentiell unvollständig ist </w:t>
      </w:r>
      <w:r w:rsidR="00DB4F42" w:rsidRPr="00C66BEA">
        <w:fldChar w:fldCharType="begin"/>
      </w:r>
      <w:r w:rsidR="00A76086" w:rsidRPr="00C66BEA">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E1MCk8L1RleHQ+DQogICAgPC9UZXh0VW5pdD4NCiAgPC9UZXh0VW5pdHM+DQo8L1BsYWNlaG9sZGVyPg==</w:instrText>
      </w:r>
      <w:r w:rsidR="00DB4F42" w:rsidRPr="00C66BEA">
        <w:fldChar w:fldCharType="separate"/>
      </w:r>
      <w:bookmarkStart w:id="32" w:name="_CTVP001e4a9c54e5b7c48c9ac392cd3bf5c951f"/>
      <w:r w:rsidR="00714468" w:rsidRPr="00C66BEA">
        <w:t>(Hitzler 2007, S. 150)</w:t>
      </w:r>
      <w:bookmarkEnd w:id="32"/>
      <w:r w:rsidR="00DB4F42" w:rsidRPr="00C66BEA">
        <w:fldChar w:fldCharType="end"/>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7144B9">
        <w:t xml:space="preserve"> </w:t>
      </w:r>
      <w:r w:rsidR="007144B9">
        <w:fldChar w:fldCharType="begin"/>
      </w:r>
      <w:r w:rsidR="007144B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AwOSk8L1RleHQ+DQogICAgPC9UZXh0VW5pdD4NCiAgPC9UZXh0VW5pdHM+DQo8L1BsYWNlaG9sZGVyPg==</w:instrText>
      </w:r>
      <w:r w:rsidR="007144B9">
        <w:fldChar w:fldCharType="separate"/>
      </w:r>
      <w:bookmarkStart w:id="33" w:name="_CTVP00171b27af82a0941f187cb45c27e40b5f0"/>
      <w:r w:rsidR="00714468">
        <w:t>(Michael K. Bergman 2009)</w:t>
      </w:r>
      <w:bookmarkEnd w:id="33"/>
      <w:r w:rsidR="007144B9">
        <w:fldChar w:fldCharType="end"/>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 </w:t>
      </w:r>
      <w:r>
        <w:fldChar w:fldCharType="begin"/>
      </w:r>
      <w: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4oQmFhZGVyIDIwMDMsIFMuIDcy4oCTNz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YWFkZXIgMjAwMywgUy4gNzLigJM3Myk8L1RleHQ+DQogICAgPC9UZXh0VW5pdD4NCiAgPC9UZXh0VW5pdHM+DQo8L1BsYWNlaG9sZGVyPg==</w:instrText>
      </w:r>
      <w:r>
        <w:fldChar w:fldCharType="separate"/>
      </w:r>
      <w:bookmarkStart w:id="34" w:name="_CTVP0016ce62e1288e14c40ae2f2db3b59259cd"/>
      <w:r w:rsidR="00714468">
        <w:t>(Baader 2003, S. 72–73)</w:t>
      </w:r>
      <w:bookmarkEnd w:id="34"/>
      <w:r>
        <w:fldChar w:fldCharType="end"/>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lastRenderedPageBreak/>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eiter ändern werden. Einige von Ihnen werden vielleicht auch durch bessere / einfachere Ansätze ersetzt. </w:t>
      </w:r>
    </w:p>
    <w:p w:rsidR="00E9689F" w:rsidRPr="007F6AEE" w:rsidRDefault="00CB382B" w:rsidP="007F6AEE">
      <w:r>
        <w:t xml:space="preserve">Vielleicht werden einige der hier vorgestellten Konzepte auch in anderen Kontexten Verbreitung finden. </w:t>
      </w:r>
      <w:r>
        <w:t>Neue Ideen entstehen bekanntlich oft durch die Kombination von bereits vorhandenen Konzepten, oft aus verschiedenen Disziplinen</w:t>
      </w:r>
    </w:p>
    <w:p w:rsidR="00CA7F2F" w:rsidRDefault="005A3236" w:rsidP="00CA7F2F">
      <w:pPr>
        <w:pStyle w:val="CitaviBibliographyHeading"/>
      </w:pPr>
      <w:r w:rsidRPr="00257D83">
        <w:fldChar w:fldCharType="begin"/>
      </w:r>
      <w:r w:rsidR="00CA7F2F">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</w:instrText>
      </w:r>
      <w:r w:rsidRPr="00257D83">
        <w:fldChar w:fldCharType="separate"/>
      </w:r>
      <w:bookmarkStart w:id="35" w:name="_CTVBIBLIOGRAPHY1"/>
      <w:bookmarkEnd w:id="35"/>
      <w:r w:rsidR="00CA7F2F">
        <w:t>Literaturverzeichnis</w:t>
      </w:r>
    </w:p>
    <w:p w:rsidR="00CA7F2F" w:rsidRDefault="00CA7F2F" w:rsidP="00CA7F2F">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CA7F2F" w:rsidRDefault="00CA7F2F" w:rsidP="00CA7F2F">
      <w:pPr>
        <w:pStyle w:val="CitaviBibliographyEntry"/>
      </w:pPr>
      <w:r>
        <w:t>Antoine Isaac, Ed Summers (2009): SKOS Simple Knowledge Organization System Primer. Online verf</w:t>
      </w:r>
      <w:r>
        <w:rPr>
          <w:rFonts w:hint="eastAsia"/>
        </w:rPr>
        <w:t>ü</w:t>
      </w:r>
      <w:r>
        <w:t>gbar unter http://www.w3.org/TR/2009/NOTE-skos-primer-20090818/, zuletzt aktualisiert am 18.08.2009, zuletzt gepr</w:t>
      </w:r>
      <w:r>
        <w:rPr>
          <w:rFonts w:hint="eastAsia"/>
        </w:rPr>
        <w:t>ü</w:t>
      </w:r>
      <w:r>
        <w:t>ft am 31.10.2014.</w:t>
      </w:r>
    </w:p>
    <w:p w:rsidR="00CA7F2F" w:rsidRDefault="00CA7F2F" w:rsidP="00CA7F2F">
      <w:pPr>
        <w:pStyle w:val="CitaviBibliographyEntry"/>
      </w:pPr>
      <w:r>
        <w:t>Baader, Franz (2003): The description logic handbook. Theory, implementation, and applications. Cambridge, UK, New York: Cambridge University Press.</w:t>
      </w:r>
    </w:p>
    <w:p w:rsidR="00CA7F2F" w:rsidRDefault="00CA7F2F" w:rsidP="00CA7F2F">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CA7F2F" w:rsidRDefault="00CA7F2F" w:rsidP="00CA7F2F">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CA7F2F" w:rsidRDefault="00CA7F2F" w:rsidP="00CA7F2F">
      <w:pPr>
        <w:pStyle w:val="CitaviBibliographyEntry"/>
      </w:pPr>
      <w:r>
        <w:lastRenderedPageBreak/>
        <w:t>Facebook (October 20th, 2014): Open Graph protocol. Online verf</w:t>
      </w:r>
      <w:r>
        <w:rPr>
          <w:rFonts w:hint="eastAsia"/>
        </w:rPr>
        <w:t>ü</w:t>
      </w:r>
      <w:r>
        <w:t>gbar unter http://ogp.me/, zuletzt aktualisiert am October 20th, 2014, zuletzt gepr</w:t>
      </w:r>
      <w:r>
        <w:rPr>
          <w:rFonts w:hint="eastAsia"/>
        </w:rPr>
        <w:t>ü</w:t>
      </w:r>
      <w:r>
        <w:t>ft am 25.10.2014.</w:t>
      </w:r>
    </w:p>
    <w:p w:rsidR="00CA7F2F" w:rsidRDefault="00CA7F2F" w:rsidP="00CA7F2F">
      <w:pPr>
        <w:pStyle w:val="CitaviBibliographyEntry"/>
      </w:pPr>
      <w:r>
        <w:t>Frank G. Halasz (1990): The Dexter Hypertext Reference Model.</w:t>
      </w:r>
    </w:p>
    <w:p w:rsidR="00CA7F2F" w:rsidRDefault="00CA7F2F" w:rsidP="00CA7F2F">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CA7F2F" w:rsidRDefault="00CA7F2F" w:rsidP="00CA7F2F">
      <w:pPr>
        <w:pStyle w:val="CitaviBibliographyEntry"/>
      </w:pPr>
      <w:r>
        <w:t>Google Inc., Yahoo Inc., Microsoft Corporation and Yandex: schema.org. Online verf</w:t>
      </w:r>
      <w:r>
        <w:rPr>
          <w:rFonts w:hint="eastAsia"/>
        </w:rPr>
        <w:t>ü</w:t>
      </w:r>
      <w:r>
        <w:t>gbar unter http://schema.org/, zuletzt gepr</w:t>
      </w:r>
      <w:r>
        <w:rPr>
          <w:rFonts w:hint="eastAsia"/>
        </w:rPr>
        <w:t>ü</w:t>
      </w:r>
      <w:r>
        <w:t>ft am 24.10.2014.</w:t>
      </w:r>
    </w:p>
    <w:p w:rsidR="00CA7F2F" w:rsidRDefault="00CA7F2F" w:rsidP="00CA7F2F">
      <w:pPr>
        <w:pStyle w:val="CitaviBibliographyEntry"/>
      </w:pPr>
      <w:r>
        <w:t>Hendrik Arndt (2006): Integrierte Informationsarchitektur. Die erfolgreiche Konzeption professioneller Websites: Springer.</w:t>
      </w:r>
    </w:p>
    <w:p w:rsidR="00CA7F2F" w:rsidRDefault="00CA7F2F" w:rsidP="00CA7F2F">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CA7F2F" w:rsidRDefault="00CA7F2F" w:rsidP="00CA7F2F">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CA7F2F" w:rsidRDefault="00CA7F2F" w:rsidP="00CA7F2F">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CA7F2F" w:rsidRDefault="00CA7F2F" w:rsidP="00CA7F2F">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CA7F2F" w:rsidRDefault="00CA7F2F" w:rsidP="00CA7F2F">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CA7F2F" w:rsidRDefault="00CA7F2F" w:rsidP="00CA7F2F">
      <w:pPr>
        <w:pStyle w:val="CitaviBibliographyEntry"/>
      </w:pPr>
      <w:r>
        <w:t>Markus Kr</w:t>
      </w:r>
      <w:r>
        <w:rPr>
          <w:rFonts w:hint="eastAsia"/>
        </w:rPr>
        <w:t>ö</w:t>
      </w:r>
      <w:r>
        <w:t>tzsch, Franti</w:t>
      </w:r>
      <w:r>
        <w:rPr>
          <w:rFonts w:hint="eastAsia"/>
        </w:rPr>
        <w:t>š</w:t>
      </w:r>
      <w:r>
        <w:t>ek Simanc</w:t>
      </w:r>
      <w:r>
        <w:rPr>
          <w:rFonts w:hint="eastAsia"/>
        </w:rPr>
        <w:t>í</w:t>
      </w:r>
      <w:r>
        <w:t>k, Ian Horrocks: Description Logics.</w:t>
      </w:r>
    </w:p>
    <w:p w:rsidR="00CA7F2F" w:rsidRDefault="00CA7F2F" w:rsidP="00CA7F2F">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CA7F2F" w:rsidRDefault="00CA7F2F" w:rsidP="00CA7F2F">
      <w:pPr>
        <w:pStyle w:val="CitaviBibliographyEntry"/>
      </w:pPr>
      <w:r>
        <w:t>Nelson, T. H.: Complex information processing. In: Lewis Winner (Hg.): the 1965 20th national conference. Cleveland, Ohio, United States, S. 84</w:t>
      </w:r>
      <w:r>
        <w:rPr>
          <w:rFonts w:hint="eastAsia"/>
        </w:rPr>
        <w:t>–</w:t>
      </w:r>
      <w:r>
        <w:t>100.</w:t>
      </w:r>
    </w:p>
    <w:p w:rsidR="00CA7F2F" w:rsidRDefault="00CA7F2F" w:rsidP="00CA7F2F">
      <w:pPr>
        <w:pStyle w:val="CitaviBibliographyEntry"/>
      </w:pPr>
      <w:r>
        <w:t>Neo Technology Inc (2014): Neo4j Graph Database. Online verf</w:t>
      </w:r>
      <w:r>
        <w:rPr>
          <w:rFonts w:hint="eastAsia"/>
        </w:rPr>
        <w:t>ü</w:t>
      </w:r>
      <w:r>
        <w:t>gbar unter http://neo4j.com/, zuletzt aktualisiert am 31.10.2014, zuletzt gepr</w:t>
      </w:r>
      <w:r>
        <w:rPr>
          <w:rFonts w:hint="eastAsia"/>
        </w:rPr>
        <w:t>ü</w:t>
      </w:r>
      <w:r>
        <w:t>ft am 31.10.2014.</w:t>
      </w:r>
    </w:p>
    <w:p w:rsidR="00CA7F2F" w:rsidRDefault="00CA7F2F" w:rsidP="00CA7F2F">
      <w:pPr>
        <w:pStyle w:val="CitaviBibliographyEntry"/>
      </w:pPr>
      <w:r>
        <w:t>O'Regan, Gerard (2012): A brief history of computing. 2nd ed. London, New York: Springer.</w:t>
      </w:r>
    </w:p>
    <w:p w:rsidR="00CA7F2F" w:rsidRDefault="00CA7F2F" w:rsidP="00CA7F2F">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CA7F2F" w:rsidRDefault="00CA7F2F" w:rsidP="00CA7F2F">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CA7F2F" w:rsidRDefault="00CA7F2F" w:rsidP="00CA7F2F">
      <w:pPr>
        <w:pStyle w:val="CitaviBibliographyEntry"/>
      </w:pPr>
      <w:r>
        <w:t>Tim Berners-Lee et al. (2005): Uniform Resource Identifier (URI): Generic Syntax. Online verf</w:t>
      </w:r>
      <w:r>
        <w:rPr>
          <w:rFonts w:hint="eastAsia"/>
        </w:rPr>
        <w:t>ü</w:t>
      </w:r>
      <w:r>
        <w:t>gbar unter http://tools.ietf.org/html/rfc3986, zuletzt aktualisiert am 2005, zuletzt gepr</w:t>
      </w:r>
      <w:r>
        <w:rPr>
          <w:rFonts w:hint="eastAsia"/>
        </w:rPr>
        <w:t>ü</w:t>
      </w:r>
      <w:r>
        <w:t>ft am 31.10.2014.</w:t>
      </w:r>
    </w:p>
    <w:p w:rsidR="00CA7F2F" w:rsidRDefault="00CA7F2F" w:rsidP="00CA7F2F">
      <w:pPr>
        <w:pStyle w:val="CitaviBibliographyEntry"/>
      </w:pPr>
      <w:r>
        <w:t>TinkerPop: Gremlin. Online verf</w:t>
      </w:r>
      <w:r>
        <w:rPr>
          <w:rFonts w:hint="eastAsia"/>
        </w:rPr>
        <w:t>ü</w:t>
      </w:r>
      <w:r>
        <w:t>gbar unter https://github.com/tinkerpop/gremlin/wiki, zuletzt gepr</w:t>
      </w:r>
      <w:r>
        <w:rPr>
          <w:rFonts w:hint="eastAsia"/>
        </w:rPr>
        <w:t>ü</w:t>
      </w:r>
      <w:r>
        <w:t>ft am 31.10.2014.</w:t>
      </w:r>
    </w:p>
    <w:p w:rsidR="005A3236" w:rsidRPr="00257D83" w:rsidRDefault="00CA7F2F" w:rsidP="00CA7F2F">
      <w:pPr>
        <w:pStyle w:val="CitaviBibliographyEntry"/>
      </w:pPr>
      <w:r>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449B" w:rsidRDefault="0059449B">
      <w:pPr>
        <w:spacing w:line="240" w:lineRule="auto"/>
      </w:pPr>
      <w:r>
        <w:separator/>
      </w:r>
    </w:p>
  </w:endnote>
  <w:endnote w:type="continuationSeparator" w:id="0">
    <w:p w:rsidR="0059449B" w:rsidRDefault="005944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Roboto Light">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449B" w:rsidRDefault="0059449B">
      <w:pPr>
        <w:spacing w:line="240" w:lineRule="auto"/>
      </w:pPr>
      <w:r>
        <w:separator/>
      </w:r>
    </w:p>
  </w:footnote>
  <w:footnote w:type="continuationSeparator" w:id="0">
    <w:p w:rsidR="0059449B" w:rsidRDefault="005944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6E0EE0" w:rsidP="00274C32">
          <w:pPr>
            <w:pStyle w:val="KeinLeerraum"/>
          </w:pPr>
          <w:fldSimple w:instr=" STYLEREF &quot;Überschrift 1&quot; \* MERGEFORMAT ">
            <w:r w:rsidR="00D94118">
              <w:rPr>
                <w:noProof/>
              </w:rPr>
              <w:t>Vorstellung der Paradigmen</w:t>
            </w:r>
          </w:fldSimple>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D94118">
            <w:rPr>
              <w:noProof/>
            </w:rPr>
            <w:t>6</w:t>
          </w:r>
          <w:r w:rsidRPr="00274C32">
            <w:fldChar w:fldCharType="end"/>
          </w:r>
          <w:r>
            <w:t xml:space="preserve"> / </w:t>
          </w:r>
          <w:r>
            <w:fldChar w:fldCharType="begin"/>
          </w:r>
          <w:r>
            <w:instrText xml:space="preserve"> NUMPAGES  \# "0"  \* MERGEFORMAT </w:instrText>
          </w:r>
          <w:r>
            <w:fldChar w:fldCharType="separate"/>
          </w:r>
          <w:r w:rsidR="00D94118">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44D21"/>
    <w:rsid w:val="00062D89"/>
    <w:rsid w:val="0006526D"/>
    <w:rsid w:val="0007113C"/>
    <w:rsid w:val="00080B9A"/>
    <w:rsid w:val="00082A3C"/>
    <w:rsid w:val="00091301"/>
    <w:rsid w:val="00091659"/>
    <w:rsid w:val="00097B2B"/>
    <w:rsid w:val="000A7C43"/>
    <w:rsid w:val="000C31AB"/>
    <w:rsid w:val="000D637D"/>
    <w:rsid w:val="000F0532"/>
    <w:rsid w:val="000F17BC"/>
    <w:rsid w:val="000F7931"/>
    <w:rsid w:val="00102094"/>
    <w:rsid w:val="0011090F"/>
    <w:rsid w:val="00111AC6"/>
    <w:rsid w:val="0011793A"/>
    <w:rsid w:val="00121393"/>
    <w:rsid w:val="00127D3D"/>
    <w:rsid w:val="001368E7"/>
    <w:rsid w:val="001466F6"/>
    <w:rsid w:val="0014785E"/>
    <w:rsid w:val="001748AE"/>
    <w:rsid w:val="00176261"/>
    <w:rsid w:val="0017657D"/>
    <w:rsid w:val="00181B47"/>
    <w:rsid w:val="00182780"/>
    <w:rsid w:val="00192E3A"/>
    <w:rsid w:val="00192EA8"/>
    <w:rsid w:val="0019585B"/>
    <w:rsid w:val="001D2AC2"/>
    <w:rsid w:val="001F1276"/>
    <w:rsid w:val="00210325"/>
    <w:rsid w:val="00214875"/>
    <w:rsid w:val="00242ABB"/>
    <w:rsid w:val="0025194B"/>
    <w:rsid w:val="00252AA7"/>
    <w:rsid w:val="002538D8"/>
    <w:rsid w:val="0025491C"/>
    <w:rsid w:val="00257D83"/>
    <w:rsid w:val="00265D33"/>
    <w:rsid w:val="00270CE4"/>
    <w:rsid w:val="0027159E"/>
    <w:rsid w:val="00274C32"/>
    <w:rsid w:val="002763ED"/>
    <w:rsid w:val="00284FA6"/>
    <w:rsid w:val="002855B9"/>
    <w:rsid w:val="00285AB2"/>
    <w:rsid w:val="00292C9B"/>
    <w:rsid w:val="0029592F"/>
    <w:rsid w:val="002B2CAD"/>
    <w:rsid w:val="002B4BDA"/>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D21"/>
    <w:rsid w:val="00474F30"/>
    <w:rsid w:val="00480DD1"/>
    <w:rsid w:val="00482B8D"/>
    <w:rsid w:val="004830EB"/>
    <w:rsid w:val="0049030D"/>
    <w:rsid w:val="004A4C57"/>
    <w:rsid w:val="004B16E6"/>
    <w:rsid w:val="004B4095"/>
    <w:rsid w:val="004B5658"/>
    <w:rsid w:val="004C0BD3"/>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449B"/>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F12B3"/>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D08FD"/>
    <w:rsid w:val="00AD4420"/>
    <w:rsid w:val="00AE773F"/>
    <w:rsid w:val="00AF309C"/>
    <w:rsid w:val="00AF6802"/>
    <w:rsid w:val="00B04DD5"/>
    <w:rsid w:val="00B1760C"/>
    <w:rsid w:val="00B259A3"/>
    <w:rsid w:val="00B2633A"/>
    <w:rsid w:val="00B34A9D"/>
    <w:rsid w:val="00B529BC"/>
    <w:rsid w:val="00B60844"/>
    <w:rsid w:val="00B643FD"/>
    <w:rsid w:val="00B72240"/>
    <w:rsid w:val="00B75DE7"/>
    <w:rsid w:val="00B7628A"/>
    <w:rsid w:val="00BA1564"/>
    <w:rsid w:val="00BA2C70"/>
    <w:rsid w:val="00BA60F5"/>
    <w:rsid w:val="00BA7590"/>
    <w:rsid w:val="00BB7E39"/>
    <w:rsid w:val="00BD30DF"/>
    <w:rsid w:val="00BD562F"/>
    <w:rsid w:val="00BE02DE"/>
    <w:rsid w:val="00BE2B85"/>
    <w:rsid w:val="00BE3AA7"/>
    <w:rsid w:val="00BF0354"/>
    <w:rsid w:val="00BF53BB"/>
    <w:rsid w:val="00BF579E"/>
    <w:rsid w:val="00BF7EB9"/>
    <w:rsid w:val="00C105B0"/>
    <w:rsid w:val="00C1349B"/>
    <w:rsid w:val="00C24E59"/>
    <w:rsid w:val="00C43765"/>
    <w:rsid w:val="00C46F55"/>
    <w:rsid w:val="00C53B32"/>
    <w:rsid w:val="00C66BEA"/>
    <w:rsid w:val="00C73837"/>
    <w:rsid w:val="00C910CB"/>
    <w:rsid w:val="00CA59D8"/>
    <w:rsid w:val="00CA6BA5"/>
    <w:rsid w:val="00CA7F2F"/>
    <w:rsid w:val="00CB382B"/>
    <w:rsid w:val="00CB4A50"/>
    <w:rsid w:val="00CC123C"/>
    <w:rsid w:val="00CC399C"/>
    <w:rsid w:val="00CE0860"/>
    <w:rsid w:val="00CE3FAE"/>
    <w:rsid w:val="00CE73C2"/>
    <w:rsid w:val="00CE7F66"/>
    <w:rsid w:val="00D04595"/>
    <w:rsid w:val="00D26D8F"/>
    <w:rsid w:val="00D60D0A"/>
    <w:rsid w:val="00D72954"/>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rPr>
  </w:style>
  <w:style w:type="paragraph" w:styleId="berschrift1">
    <w:name w:val="heading 1"/>
    <w:basedOn w:val="Standard"/>
    <w:next w:val="Standard"/>
    <w:qFormat/>
    <w:rsid w:val="00D72954"/>
    <w:pPr>
      <w:keepNext/>
      <w:numPr>
        <w:numId w:val="1"/>
      </w:numPr>
      <w:pBdr>
        <w:bottom w:val="single" w:sz="4" w:space="1" w:color="D9D9D9" w:themeColor="background1" w:themeShade="D9"/>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2763ED"/>
    <w:pPr>
      <w:numPr>
        <w:ilvl w:val="1"/>
      </w:numPr>
      <w:pBdr>
        <w:bottom w:val="dotted" w:sz="4" w:space="1" w:color="BFBFBF" w:themeColor="background1" w:themeShade="BF"/>
      </w:pBdr>
      <w:tabs>
        <w:tab w:val="clear" w:pos="680"/>
        <w:tab w:val="left" w:pos="720"/>
      </w:tabs>
      <w:ind w:left="720" w:hanging="720"/>
      <w:outlineLvl w:val="1"/>
    </w:pPr>
    <w:rPr>
      <w:sz w:val="28"/>
    </w:rPr>
  </w:style>
  <w:style w:type="paragraph" w:styleId="berschrift3">
    <w:name w:val="heading 3"/>
    <w:basedOn w:val="berschrift2"/>
    <w:next w:val="Standard"/>
    <w:qFormat/>
    <w:rsid w:val="00BD562F"/>
    <w:pPr>
      <w:numPr>
        <w:ilvl w:val="2"/>
      </w:numPr>
      <w:tabs>
        <w:tab w:val="clear" w:pos="680"/>
      </w:tabs>
      <w:spacing w:before="320" w:after="4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7F6AEE"/>
    <w:pPr>
      <w:spacing w:before="12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7F6AEE"/>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250BB4-DB89-4CBC-BE46-1B374A490E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6407</Words>
  <Characters>93520</Characters>
  <Application>Microsoft Office Word</Application>
  <DocSecurity>0</DocSecurity>
  <Lines>779</Lines>
  <Paragraphs>21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9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205</cp:revision>
  <cp:lastPrinted>2014-11-04T09:51:00Z</cp:lastPrinted>
  <dcterms:created xsi:type="dcterms:W3CDTF">2014-10-24T08:21:00Z</dcterms:created>
  <dcterms:modified xsi:type="dcterms:W3CDTF">2014-11-04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0">
    <vt:lpwstr>f1ed8f7d-1c65-4f06-ad48-3e96e725bea1</vt:lpwstr>
  </property>
  <property fmtid="{D5CDD505-2E9C-101B-9397-08002B2CF9AE}" pid="5" name="CitaviDocumentProperty_11">
    <vt:lpwstr>Überschrift 1</vt:lpwstr>
  </property>
  <property fmtid="{D5CDD505-2E9C-101B-9397-08002B2CF9AE}" pid="6" name="CitaviDocumentProperty_12">
    <vt:lpwstr>Zitat</vt:lpwstr>
  </property>
  <property fmtid="{D5CDD505-2E9C-101B-9397-08002B2CF9AE}" pid="7" name="CitaviDocumentProperty_16">
    <vt:lpwstr>Untertitel</vt:lpwstr>
  </property>
  <property fmtid="{D5CDD505-2E9C-101B-9397-08002B2CF9AE}" pid="8" name="CitaviDocumentProperty_13">
    <vt:lpwstr>Zitat</vt:lpwstr>
  </property>
  <property fmtid="{D5CDD505-2E9C-101B-9397-08002B2CF9AE}" pid="9" name="CitaviDocumentProperty_15">
    <vt:lpwstr>Zitat</vt:lpwstr>
  </property>
  <property fmtid="{D5CDD505-2E9C-101B-9397-08002B2CF9AE}" pid="10" name="CitaviDocumentProperty_17">
    <vt:lpwstr>Standard</vt:lpwstr>
  </property>
  <property fmtid="{D5CDD505-2E9C-101B-9397-08002B2CF9AE}" pid="11" name="CitaviDocumentProperty_6">
    <vt:lpwstr>True</vt:lpwstr>
  </property>
  <property fmtid="{D5CDD505-2E9C-101B-9397-08002B2CF9AE}" pid="12" name="CitaviDocumentProperty_1">
    <vt:lpwstr>4.4.0.28</vt:lpwstr>
  </property>
</Properties>
</file>